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78B7ADB1" w:rsidR="007E5DB5"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398F69D8" w14:textId="77777777" w:rsidR="00E03F52" w:rsidRPr="00C07B53" w:rsidRDefault="00E03F52" w:rsidP="007E5DB5">
      <w:pPr>
        <w:ind w:firstLineChars="288" w:firstLine="605"/>
        <w:jc w:val="left"/>
        <w:rPr>
          <w:rFonts w:ascii="Times New Roman" w:hAnsi="Times New Roman" w:cs="Times New Roman"/>
          <w:color w:val="000000" w:themeColor="text1"/>
        </w:rPr>
      </w:pPr>
    </w:p>
    <w:p w14:paraId="610DC4B7" w14:textId="7CFF3C3F" w:rsidR="004924E9" w:rsidRPr="00C07B53" w:rsidRDefault="00407523" w:rsidP="00E03F52">
      <w:pPr>
        <w:jc w:val="left"/>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multilayer silicon</w:t>
      </w:r>
      <w:r w:rsidR="004924E9"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s</w:t>
      </w:r>
      <w:r w:rsidR="00E03F52" w:rsidRPr="00F6009E">
        <w:rPr>
          <w:rFonts w:ascii="Times New Roman" w:hAnsi="Times New Roman" w:cs="Times New Roman"/>
          <w:color w:val="000000" w:themeColor="text1"/>
        </w:rPr>
        <w:t>urface reconstruction</w:t>
      </w:r>
      <w:r w:rsidR="004924E9" w:rsidRPr="00C07B53">
        <w:rPr>
          <w:rFonts w:ascii="Times New Roman" w:hAnsi="Times New Roman" w:cs="Times New Roman"/>
          <w:color w:val="000000" w:themeColor="text1"/>
        </w:rPr>
        <w:t xml:space="preserve">, </w:t>
      </w:r>
      <w:r w:rsidR="00E03F52" w:rsidRPr="00F6009E">
        <w:rPr>
          <w:rFonts w:ascii="Times New Roman" w:hAnsi="Times New Roman" w:cs="Times New Roman"/>
          <w:color w:val="000000" w:themeColor="text1"/>
        </w:rPr>
        <w:t>anisotropy</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098088C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 xml:space="preserve">All structures are shown in </w:t>
      </w:r>
      <w:r w:rsidR="002D30C0">
        <w:rPr>
          <w:szCs w:val="22"/>
        </w:rPr>
        <w:fldChar w:fldCharType="begin"/>
      </w:r>
      <w:r w:rsidR="002D30C0">
        <w:rPr>
          <w:szCs w:val="22"/>
        </w:rPr>
        <w:instrText xml:space="preserve"> REF fig_allstructures \h </w:instrText>
      </w:r>
      <w:r w:rsidR="002D30C0">
        <w:rPr>
          <w:szCs w:val="22"/>
        </w:rPr>
      </w:r>
      <w:r w:rsidR="002D30C0">
        <w:rPr>
          <w:szCs w:val="22"/>
        </w:rPr>
        <w:fldChar w:fldCharType="separate"/>
      </w:r>
      <w:r w:rsidR="002D30C0" w:rsidRPr="00D479F0">
        <w:rPr>
          <w:b/>
          <w:bCs/>
        </w:rPr>
        <w:t>FIG.</w:t>
      </w:r>
      <w:r w:rsidR="002D30C0" w:rsidRPr="00D479F0">
        <w:rPr>
          <w:b/>
          <w:bCs/>
          <w:noProof/>
        </w:rPr>
        <w:t>1</w:t>
      </w:r>
      <w:r w:rsidR="002D30C0">
        <w:rPr>
          <w:szCs w:val="22"/>
        </w:rPr>
        <w:fldChar w:fldCharType="end"/>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2D30C0">
        <w:rPr>
          <w:szCs w:val="22"/>
        </w:rPr>
        <w:fldChar w:fldCharType="begin"/>
      </w:r>
      <w:r w:rsidR="002D30C0">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000F47F8" w:rsidRPr="000F47F8">
        <w:rPr>
          <w:szCs w:val="22"/>
        </w:rPr>
        <w:t xml:space="preserve">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67375DDF" w:rsidR="000F47F8" w:rsidRPr="00CD3E8A" w:rsidRDefault="000F47F8" w:rsidP="00CD3E8A">
      <w:pPr>
        <w:pStyle w:val="af3"/>
        <w:tabs>
          <w:tab w:val="left" w:pos="3119"/>
          <w:tab w:val="right" w:pos="7655"/>
        </w:tabs>
        <w:jc w:val="left"/>
        <w:rPr>
          <w:szCs w:val="22"/>
        </w:rPr>
      </w:pPr>
      <w:r w:rsidRPr="000F47F8">
        <w:rPr>
          <w:szCs w:val="22"/>
        </w:rPr>
        <w:t xml:space="preserve">From </w:t>
      </w:r>
      <w:r w:rsidR="002D30C0">
        <w:rPr>
          <w:szCs w:val="22"/>
        </w:rPr>
        <w:fldChar w:fldCharType="begin"/>
      </w:r>
      <w:r w:rsidR="002D30C0">
        <w:rPr>
          <w:szCs w:val="22"/>
        </w:rPr>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Pr="000F47F8">
        <w:rPr>
          <w:szCs w:val="22"/>
        </w:rPr>
        <w:t xml:space="preserve">,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30DAB871"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sidR="002D30C0">
        <w:rPr>
          <w:rFonts w:ascii="Times New Roman" w:hAnsi="Times New Roman" w:cs="Times New Roman"/>
          <w:color w:val="000000" w:themeColor="text1"/>
        </w:rPr>
        <w:fldChar w:fldCharType="begin"/>
      </w:r>
      <w:r w:rsidR="002D30C0">
        <w:rPr>
          <w:rFonts w:ascii="Times New Roman" w:hAnsi="Times New Roman" w:cs="Times New Roman"/>
          <w:color w:val="000000" w:themeColor="text1"/>
        </w:rPr>
        <w:instrText xml:space="preserve"> REF fig_tc_length \h </w:instrText>
      </w:r>
      <w:r w:rsidR="002D30C0">
        <w:rPr>
          <w:rFonts w:ascii="Times New Roman" w:hAnsi="Times New Roman" w:cs="Times New Roman"/>
          <w:color w:val="000000" w:themeColor="text1"/>
        </w:rPr>
      </w:r>
      <w:r w:rsidR="002D30C0">
        <w:rPr>
          <w:rFonts w:ascii="Times New Roman" w:hAnsi="Times New Roman" w:cs="Times New Roman"/>
          <w:color w:val="000000" w:themeColor="text1"/>
        </w:rPr>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2</w:t>
      </w:r>
      <w:r w:rsidR="002D30C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695B94C9" w:rsidR="007B0597" w:rsidRDefault="005E38D5" w:rsidP="007215EA">
      <w:pPr>
        <w:tabs>
          <w:tab w:val="left" w:pos="2835"/>
          <w:tab w:val="left" w:pos="5954"/>
        </w:tabs>
        <w:ind w:firstLineChars="288" w:firstLine="605"/>
        <w:jc w:val="left"/>
      </w:pPr>
      <w:r w:rsidRPr="005E38D5">
        <w:t xml:space="preserve">The total scattering thermal conductivity and anisotropy of multilayer silicon i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3501CAB1"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Pr="00DB3AD7">
        <w:t xml:space="preserve">. From the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Pr="00DB3AD7">
        <w:t>(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w:t>
      </w:r>
      <w:r w:rsidR="002D30C0">
        <w:fldChar w:fldCharType="begin"/>
      </w:r>
      <w:r w:rsidR="002D30C0">
        <w:instrText xml:space="preserve"> REF fig_allstructures \h </w:instrText>
      </w:r>
      <w:r w:rsidR="002D30C0">
        <w:fldChar w:fldCharType="separate"/>
      </w:r>
      <w:r w:rsidR="002D30C0" w:rsidRPr="00D479F0">
        <w:rPr>
          <w:rFonts w:ascii="Times New Roman" w:hAnsi="Times New Roman" w:cs="Times New Roman"/>
          <w:b/>
          <w:bCs/>
          <w:color w:val="000000" w:themeColor="text1"/>
          <w:szCs w:val="21"/>
        </w:rPr>
        <w:t>FIG.</w:t>
      </w:r>
      <w:r w:rsidR="002D30C0" w:rsidRPr="00D479F0">
        <w:rPr>
          <w:rFonts w:ascii="Times New Roman" w:hAnsi="Times New Roman" w:cs="Times New Roman"/>
          <w:b/>
          <w:bCs/>
          <w:noProof/>
          <w:color w:val="000000" w:themeColor="text1"/>
          <w:szCs w:val="21"/>
        </w:rPr>
        <w:t>1</w:t>
      </w:r>
      <w:r w:rsidR="002D30C0">
        <w:fldChar w:fldCharType="end"/>
      </w:r>
      <w:r w:rsidRPr="00DB3AD7">
        <w:t>)</w:t>
      </w:r>
      <w:r>
        <w:t>.</w:t>
      </w:r>
      <w:r w:rsidRPr="00DB3AD7">
        <w:t xml:space="preserve"> Compared with the </w:t>
      </w:r>
      <w:r w:rsidRPr="00DB3AD7">
        <w:lastRenderedPageBreak/>
        <w:t>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00F13465" w:rsidRPr="00F13465">
        <w:t>,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2D30C0" w:rsidRPr="00F13465">
        <w:t>%),</w:t>
      </w:r>
      <w:r w:rsidR="002D30C0">
        <w:t xml:space="preserve"> which</w:t>
      </w:r>
      <w:r w:rsidR="00F13465">
        <w:t xml:space="preserve"> is c</w:t>
      </w:r>
      <w:r w:rsidR="00F13465" w:rsidRPr="00F13465">
        <w:t>onsistent with the results of bulk silicon and single silicon</w:t>
      </w:r>
      <w:r w:rsidR="00F13465">
        <w:t>.</w:t>
      </w:r>
      <w:r w:rsidR="00F13465" w:rsidRPr="00F13465">
        <w:t xml:space="preserve"> On the other hand, as shown in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00F13465" w:rsidRPr="00F13465">
        <w:t xml:space="preserve">(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4AFDC449"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 xml:space="preserve">shown in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o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rsidR="00A30037" w:rsidRPr="00A30037">
        <w:t>(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figure (c) (d) (</w:t>
      </w:r>
      <w:r w:rsidR="002D30C0">
        <w:t>e</w:t>
      </w:r>
      <w:r w:rsidR="00EA1FE7" w:rsidRPr="00EA1FE7">
        <w:t xml:space="preserve">) </w:t>
      </w:r>
      <w:r w:rsidR="00EA1FE7">
        <w:t xml:space="preserve">is the dispersion of </w:t>
      </w:r>
      <w:r w:rsidR="00EA1FE7" w:rsidRPr="00EA1FE7">
        <w:t xml:space="preserve">3l1, 4l1, 6l1 </w:t>
      </w:r>
      <m:oMath>
        <m:r>
          <m:rPr>
            <m:sty m:val="p"/>
          </m:rPr>
          <w:rPr>
            <w:rFonts w:ascii="Cambria Math" w:hAnsi="Cambria Math"/>
          </w:rPr>
          <m:t>2×1</m:t>
        </m:r>
      </m:oMath>
      <w:r w:rsidR="00EA1FE7" w:rsidRPr="00EA1FE7">
        <w:t xml:space="preserve">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bookmarkStart w:id="0" w:name="table_binding_energy"/>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bookmarkEnd w:id="0"/>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bookmarkStart w:id="1" w:name="table_anisotropy"/>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bookmarkEnd w:id="1"/>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2" w:name="_MON_1548525008"/>
    <w:bookmarkEnd w:id="2"/>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1pt" o:ole="">
            <v:imagedata r:id="rId8" o:title=""/>
          </v:shape>
          <o:OLEObject Type="Embed" ProgID="Word.Document.12" ShapeID="_x0000_i1025" DrawAspect="Content" ObjectID="_1559052174"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3B71322D" w:rsidR="00BE459D" w:rsidRPr="00D479F0" w:rsidRDefault="00BE459D" w:rsidP="0032597B">
      <w:pPr>
        <w:jc w:val="center"/>
        <w:rPr>
          <w:rFonts w:ascii="Times New Roman" w:hAnsi="Times New Roman" w:cs="Times New Roman"/>
          <w:color w:val="000000" w:themeColor="text1"/>
          <w:szCs w:val="21"/>
        </w:rPr>
      </w:pPr>
      <w:bookmarkStart w:id="3" w:name="fig_allstructures"/>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3"/>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w:t>
      </w:r>
      <w:r w:rsidR="00E44BEE">
        <w:t xml:space="preserve"> labeled as yellow while the re</w:t>
      </w:r>
      <w:r w:rsidR="00534E09">
        <w:t>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77A15930" w:rsidR="00A001D6" w:rsidRPr="00D479F0" w:rsidRDefault="004045F4" w:rsidP="0032597B">
      <w:pPr>
        <w:keepNext/>
        <w:jc w:val="center"/>
        <w:rPr>
          <w:szCs w:val="21"/>
        </w:rPr>
      </w:pPr>
      <w:r>
        <w:rPr>
          <w:noProof/>
        </w:rPr>
        <w:drawing>
          <wp:inline distT="0" distB="0" distL="0" distR="0" wp14:anchorId="03E77C74" wp14:editId="7BDF1C9B">
            <wp:extent cx="5274310" cy="2969260"/>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9260"/>
                    </a:xfrm>
                    <a:prstGeom prst="rect">
                      <a:avLst/>
                    </a:prstGeom>
                  </pic:spPr>
                </pic:pic>
              </a:graphicData>
            </a:graphic>
          </wp:inline>
        </w:drawing>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4" w:name="fig_tc_length"/>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4"/>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0D0B8AED" w:rsidR="005530E2" w:rsidRDefault="00AC475E" w:rsidP="001D527F">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44A35277">
          <v:shape id="_x0000_i1026" type="#_x0000_t75" style="width:277.05pt;height:218.3pt">
            <v:imagedata r:id="rId11" o:title="2l"/>
          </v:shape>
        </w:pi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C33729">
      <w:pPr>
        <w:jc w:val="center"/>
        <w:rPr>
          <w:rFonts w:ascii="Times New Roman" w:hAnsi="Times New Roman" w:cs="Times New Roman"/>
          <w:noProof/>
          <w:color w:val="000000" w:themeColor="text1"/>
        </w:rPr>
      </w:pPr>
      <w:bookmarkStart w:id="5" w:name="fig_layer_directi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5DC54F7E" w:rsidR="0073497E" w:rsidRDefault="00AC475E" w:rsidP="00C33729">
      <w:pPr>
        <w:jc w:val="center"/>
        <w:rPr>
          <w:rFonts w:ascii="Times New Roman" w:hAnsi="Times New Roman" w:cs="Times New Roman"/>
          <w:color w:val="000000" w:themeColor="text1"/>
        </w:rPr>
      </w:pPr>
      <w:r>
        <w:rPr>
          <w:noProof/>
        </w:rPr>
        <w:pict w14:anchorId="5957CB22">
          <v:shape id="_x0000_i1027" type="#_x0000_t75" style="width:313.35pt;height:341.55pt">
            <v:imagedata r:id="rId12" o:title="vla"/>
          </v:shape>
        </w:pict>
      </w:r>
    </w:p>
    <w:p w14:paraId="4D6CFAE0" w14:textId="393FFE59" w:rsidR="008F7A75" w:rsidRDefault="00102C3A" w:rsidP="001D527F">
      <w:pPr>
        <w:ind w:left="420" w:firstLineChars="88" w:firstLine="186"/>
        <w:jc w:val="center"/>
        <w:rPr>
          <w:rFonts w:ascii="Times New Roman" w:hAnsi="Times New Roman" w:cs="Times New Roman"/>
          <w:color w:val="000000" w:themeColor="text1"/>
        </w:rPr>
      </w:pPr>
      <w:bookmarkStart w:id="6" w:name="fig_phon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6"/>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 xml:space="preserve">trilayer </w:t>
      </w:r>
      <w:r w:rsidR="00B40498">
        <w:t>structure, (</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 xml:space="preserve">ix </w:t>
      </w:r>
      <w:r w:rsidR="00B40498">
        <w:t>layers, (</w:t>
      </w:r>
      <w:r w:rsidR="007B442B">
        <w:t>f)10l1 with ten layers.</w:t>
      </w:r>
    </w:p>
    <w:p w14:paraId="4B239780" w14:textId="47D4A345" w:rsidR="00970D34" w:rsidRDefault="00AC475E" w:rsidP="001D527F">
      <w:pPr>
        <w:ind w:left="420" w:firstLineChars="88" w:firstLine="185"/>
        <w:jc w:val="center"/>
        <w:rPr>
          <w:rFonts w:ascii="Times New Roman" w:hAnsi="Times New Roman" w:cs="Times New Roman"/>
          <w:color w:val="000000" w:themeColor="text1"/>
        </w:rPr>
      </w:pPr>
      <w:r>
        <w:rPr>
          <w:noProof/>
        </w:rPr>
        <w:pict w14:anchorId="30B02C00">
          <v:shape id="_x0000_i1031" type="#_x0000_t75" style="width:326pt;height:232.7pt">
            <v:imagedata r:id="rId13" o:title="bands"/>
          </v:shape>
        </w:pict>
      </w:r>
      <w:bookmarkStart w:id="7" w:name="_GoBack"/>
      <w:bookmarkEnd w:id="7"/>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BC909" w14:textId="77777777" w:rsidR="003C7AFB" w:rsidRDefault="003C7AFB" w:rsidP="00C154D6">
      <w:r>
        <w:separator/>
      </w:r>
    </w:p>
  </w:endnote>
  <w:endnote w:type="continuationSeparator" w:id="0">
    <w:p w14:paraId="537995C8" w14:textId="77777777" w:rsidR="003C7AFB" w:rsidRDefault="003C7AFB"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5F68F0" w14:textId="77777777" w:rsidR="003C7AFB" w:rsidRDefault="003C7AFB" w:rsidP="00C154D6">
      <w:r>
        <w:separator/>
      </w:r>
    </w:p>
  </w:footnote>
  <w:footnote w:type="continuationSeparator" w:id="0">
    <w:p w14:paraId="4D133821" w14:textId="77777777" w:rsidR="003C7AFB" w:rsidRDefault="003C7AFB"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1633"/>
    <w:rsid w:val="000B5915"/>
    <w:rsid w:val="000C3FFC"/>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0C0"/>
    <w:rsid w:val="002D3E4E"/>
    <w:rsid w:val="002D7D03"/>
    <w:rsid w:val="002E396F"/>
    <w:rsid w:val="002E67D4"/>
    <w:rsid w:val="002E6A5D"/>
    <w:rsid w:val="002F1BC0"/>
    <w:rsid w:val="002F5F54"/>
    <w:rsid w:val="0030226C"/>
    <w:rsid w:val="00306B46"/>
    <w:rsid w:val="00317F4F"/>
    <w:rsid w:val="0032597B"/>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C7AFB"/>
    <w:rsid w:val="003D2515"/>
    <w:rsid w:val="003D4134"/>
    <w:rsid w:val="003E0872"/>
    <w:rsid w:val="003E19C4"/>
    <w:rsid w:val="003E39C1"/>
    <w:rsid w:val="003E3F53"/>
    <w:rsid w:val="003E5578"/>
    <w:rsid w:val="00400AE4"/>
    <w:rsid w:val="004045F4"/>
    <w:rsid w:val="0040628F"/>
    <w:rsid w:val="00407523"/>
    <w:rsid w:val="00407D57"/>
    <w:rsid w:val="00412A81"/>
    <w:rsid w:val="004135DA"/>
    <w:rsid w:val="00413B2F"/>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668E0"/>
    <w:rsid w:val="0057042E"/>
    <w:rsid w:val="005838E6"/>
    <w:rsid w:val="00584D3A"/>
    <w:rsid w:val="00586912"/>
    <w:rsid w:val="00587D2C"/>
    <w:rsid w:val="00591142"/>
    <w:rsid w:val="0059138C"/>
    <w:rsid w:val="005A0837"/>
    <w:rsid w:val="005A158C"/>
    <w:rsid w:val="005A2826"/>
    <w:rsid w:val="005A364C"/>
    <w:rsid w:val="005A420C"/>
    <w:rsid w:val="005B02C7"/>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475E"/>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0498"/>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33729"/>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3F52"/>
    <w:rsid w:val="00E0756A"/>
    <w:rsid w:val="00E111AD"/>
    <w:rsid w:val="00E2235C"/>
    <w:rsid w:val="00E26A75"/>
    <w:rsid w:val="00E32FF9"/>
    <w:rsid w:val="00E3491F"/>
    <w:rsid w:val="00E40670"/>
    <w:rsid w:val="00E44BEE"/>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0771B"/>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12B8"/>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7207BA-48E3-47AE-9FC6-7160D7873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56</TotalTime>
  <Pages>11</Pages>
  <Words>18157</Words>
  <Characters>103496</Characters>
  <Application>Microsoft Office Word</Application>
  <DocSecurity>0</DocSecurity>
  <Lines>862</Lines>
  <Paragraphs>242</Paragraphs>
  <ScaleCrop>false</ScaleCrop>
  <Company/>
  <LinksUpToDate>false</LinksUpToDate>
  <CharactersWithSpaces>121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77</cp:revision>
  <dcterms:created xsi:type="dcterms:W3CDTF">2014-11-05T05:16:00Z</dcterms:created>
  <dcterms:modified xsi:type="dcterms:W3CDTF">2017-06-15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